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77777777" w:rsidR="00791E3F" w:rsidRPr="003317D4" w:rsidRDefault="00791E3F" w:rsidP="00791E3F">
      <w:pPr>
        <w:jc w:val="center"/>
        <w:rPr>
          <w:rFonts w:cs="CMU Bright Roman"/>
          <w:b/>
          <w:bCs/>
          <w:sz w:val="36"/>
          <w:szCs w:val="36"/>
        </w:rPr>
      </w:pPr>
      <w:r w:rsidRPr="003317D4">
        <w:rPr>
          <w:rFonts w:cs="CMU Bright Roman"/>
          <w:b/>
          <w:bCs/>
          <w:sz w:val="36"/>
          <w:szCs w:val="36"/>
        </w:rPr>
        <w:t>Predicting the Direction of Stock Prices: Utilising Bidirectional Encoder Representations from Transformers (BERT) for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9D460F">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3C47DF">
          <w:headerReference w:type="even" r:id="rId14"/>
          <w:headerReference w:type="default" r:id="rId15"/>
          <w:pgSz w:w="11906" w:h="16838"/>
          <w:pgMar w:top="1440" w:right="1440" w:bottom="1134" w:left="1440" w:header="1021" w:footer="709"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3A9442FA"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 xml:space="preserve">The stock market is a publicly accessible exchange where buyers and sellers can purchase securities,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Default="003C47DF" w:rsidP="00791E3F">
      <w:pPr>
        <w:rPr>
          <w:rFonts w:ascii="Palatino" w:hAnsi="Palatino"/>
        </w:rPr>
      </w:pPr>
    </w:p>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0D8A078D" w14:textId="408D8401" w:rsidR="005B632D" w:rsidRDefault="005B632D" w:rsidP="005B632D"/>
    <w:p w14:paraId="332B179C" w14:textId="77777777" w:rsidR="00270244" w:rsidRDefault="0020414E" w:rsidP="0036076D">
      <w:pPr>
        <w:spacing w:line="360" w:lineRule="auto"/>
        <w:rPr>
          <w:rFonts w:ascii="Palatino" w:hAnsi="Palatino" w:cs="CMU Bright Roman"/>
          <w:i/>
          <w:iCs/>
          <w:lang w:val="en-GB"/>
        </w:rPr>
      </w:pPr>
      <w:r>
        <w:rPr>
          <w:rFonts w:cs="CMU Bright Roman"/>
          <w:sz w:val="28"/>
          <w:szCs w:val="28"/>
          <w:lang w:val="en-GB"/>
        </w:rPr>
        <w:t>T</w:t>
      </w:r>
      <w:r w:rsidR="005B632D" w:rsidRPr="0036076D">
        <w:rPr>
          <w:rFonts w:cs="CMU Bright Roman"/>
          <w:sz w:val="28"/>
          <w:szCs w:val="28"/>
          <w:lang w:val="en-GB"/>
        </w:rPr>
        <w:t xml:space="preserve">he price at any given moment is a result of the supply and demand at that point in the market. However, there are 3 main factors that influence the stock price of a company: </w:t>
      </w:r>
      <w:r w:rsidR="005B632D" w:rsidRPr="008F196B">
        <w:rPr>
          <w:rFonts w:ascii="Palatino" w:hAnsi="Palatino" w:cs="CMU Bright Roman"/>
          <w:i/>
          <w:iCs/>
          <w:lang w:val="en-GB"/>
        </w:rPr>
        <w:t>Fundamental Factors</w:t>
      </w:r>
      <w:r w:rsidR="005B632D" w:rsidRPr="008F196B">
        <w:rPr>
          <w:rFonts w:ascii="Palatino" w:hAnsi="Palatino" w:cs="CMU Bright Roman"/>
          <w:lang w:val="en-GB"/>
        </w:rPr>
        <w:t xml:space="preserve">, </w:t>
      </w:r>
      <w:r w:rsidR="005B632D" w:rsidRPr="008F196B">
        <w:rPr>
          <w:rFonts w:ascii="Palatino" w:hAnsi="Palatino" w:cs="CMU Bright Roman"/>
          <w:i/>
          <w:iCs/>
          <w:lang w:val="en-GB"/>
        </w:rPr>
        <w:t>Technical Factors</w:t>
      </w:r>
      <w:r w:rsidR="005B632D" w:rsidRPr="008F196B">
        <w:rPr>
          <w:rFonts w:ascii="Palatino" w:hAnsi="Palatino" w:cs="CMU Bright Roman"/>
          <w:lang w:val="en-GB"/>
        </w:rPr>
        <w:t xml:space="preserve">, and </w:t>
      </w:r>
      <w:r w:rsidR="005B632D" w:rsidRPr="008F196B">
        <w:rPr>
          <w:rFonts w:ascii="Palatino" w:hAnsi="Palatino" w:cs="CMU Bright Roman"/>
          <w:i/>
          <w:iCs/>
          <w:lang w:val="en-GB"/>
        </w:rPr>
        <w:t>Market Sentiment</w:t>
      </w:r>
      <w:r w:rsidR="005B632D"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005B632D" w:rsidRPr="008F196B">
        <w:rPr>
          <w:rFonts w:ascii="Palatino" w:hAnsi="Palatino" w:cs="CMU Bright Roman"/>
          <w:i/>
          <w:iCs/>
          <w:lang w:val="en-GB"/>
        </w:rPr>
        <w:t xml:space="preserve"> </w:t>
      </w:r>
    </w:p>
    <w:p w14:paraId="7BDB4999" w14:textId="77777777" w:rsidR="00270244" w:rsidRDefault="00270244" w:rsidP="0036076D">
      <w:pPr>
        <w:spacing w:line="360" w:lineRule="auto"/>
        <w:rPr>
          <w:rFonts w:ascii="Palatino" w:hAnsi="Palatino" w:cs="CMU Bright Roman"/>
          <w:i/>
          <w:iCs/>
          <w:lang w:val="en-GB"/>
        </w:rPr>
      </w:pPr>
    </w:p>
    <w:p w14:paraId="65D0CDB3" w14:textId="77777777" w:rsidR="00270244" w:rsidRDefault="00270244" w:rsidP="0036076D">
      <w:pPr>
        <w:spacing w:line="360" w:lineRule="auto"/>
        <w:rPr>
          <w:rFonts w:ascii="Palatino" w:hAnsi="Palatino" w:cs="CMU Bright Roman"/>
          <w:i/>
          <w:iCs/>
          <w:lang w:val="en-GB"/>
        </w:rPr>
      </w:pPr>
    </w:p>
    <w:p w14:paraId="3A5C81F8" w14:textId="26A367C6" w:rsidR="008F196B" w:rsidRDefault="005B632D" w:rsidP="0036076D">
      <w:pPr>
        <w:spacing w:line="360" w:lineRule="auto"/>
        <w:rPr>
          <w:rFonts w:cs="CMU Bright Roman"/>
          <w:sz w:val="28"/>
          <w:szCs w:val="28"/>
          <w:lang w:val="en-GB"/>
        </w:rPr>
      </w:pPr>
      <w:r w:rsidRPr="008F196B">
        <w:rPr>
          <w:rFonts w:ascii="Palatino" w:hAnsi="Palatino" w:cs="CMU Bright Roman"/>
          <w:i/>
          <w:iCs/>
          <w:lang w:val="en-GB"/>
        </w:rPr>
        <w:t>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0CAF9A4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723FDA49"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2   Metric 1</w:t>
      </w:r>
    </w:p>
    <w:p w14:paraId="16A62173" w14:textId="7E5E0739" w:rsidR="0036076D" w:rsidRDefault="0036076D" w:rsidP="0036076D"/>
    <w:p w14:paraId="0182F1B4" w14:textId="01BDA57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3   Metric 2</w:t>
      </w:r>
    </w:p>
    <w:p w14:paraId="78481CBA" w14:textId="77777777" w:rsidR="0036076D" w:rsidRPr="0036076D" w:rsidRDefault="0036076D" w:rsidP="0036076D"/>
    <w:p w14:paraId="164EEF91" w14:textId="6D4950BC" w:rsidR="004A3CFC" w:rsidRDefault="004A3CFC" w:rsidP="004A3CFC"/>
    <w:p w14:paraId="486069A5" w14:textId="162ABFDF" w:rsidR="00E62999" w:rsidRDefault="00E62999" w:rsidP="00E6299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Sentiment Analysis</w:t>
      </w:r>
      <w:r w:rsidR="00DE2C30">
        <w:rPr>
          <w:rFonts w:ascii="Garamond" w:hAnsi="Garamond" w:cs="Times New Roman"/>
          <w:b/>
          <w:bCs/>
          <w:color w:val="000000" w:themeColor="text1"/>
          <w:sz w:val="32"/>
          <w:szCs w:val="32"/>
        </w:rPr>
        <w:t xml:space="preserve"> in the Financial Domain</w:t>
      </w:r>
    </w:p>
    <w:p w14:paraId="0D05184B" w14:textId="77777777" w:rsidR="00E62999" w:rsidRPr="0032428C" w:rsidRDefault="00E62999" w:rsidP="00E62999">
      <w:pPr>
        <w:rPr>
          <w:sz w:val="22"/>
          <w:szCs w:val="22"/>
          <w:lang w:val="en-GB"/>
        </w:rPr>
      </w:pPr>
    </w:p>
    <w:p w14:paraId="1781A6B4" w14:textId="09640AD0" w:rsidR="00E62999" w:rsidRDefault="00E62999" w:rsidP="00E62999">
      <w:pPr>
        <w:spacing w:line="360" w:lineRule="auto"/>
        <w:rPr>
          <w:rFonts w:cs="CMU Bright Roman"/>
          <w:sz w:val="28"/>
          <w:szCs w:val="28"/>
          <w:lang w:val="en-GB"/>
        </w:rPr>
      </w:pPr>
      <w:r w:rsidRPr="00E62999">
        <w:rPr>
          <w:rFonts w:cs="CMU Bright Roman"/>
          <w:sz w:val="28"/>
          <w:szCs w:val="28"/>
          <w:lang w:val="en-GB"/>
        </w:rPr>
        <w:t xml:space="preserve">Sentiment analysis is the mining of text to extract subjective information, usually to create meaningful insights. This is commonly achieved through natural language processing techniques and contextual techniques applied to a string of text, where contextual vector representations of words are used to assess the overall sentiment of the text. There are two main challenges with sentiment analysis. The first is correctly mining the intended sentiment from the text and the second is having a representative enough dataset so that the sentiment </w:t>
      </w:r>
      <w:r w:rsidR="00FA1964">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r w:rsidRPr="00E62999">
        <w:rPr>
          <w:rFonts w:cs="CMU Bright Roman"/>
          <w:sz w:val="28"/>
          <w:szCs w:val="28"/>
          <w:lang w:val="en-GB"/>
        </w:rPr>
        <w:t xml:space="preserve">. </w:t>
      </w:r>
    </w:p>
    <w:p w14:paraId="3B71C2AC" w14:textId="1646045F" w:rsidR="00DE2C30" w:rsidRDefault="00DE2C30" w:rsidP="00E62999">
      <w:pPr>
        <w:spacing w:line="360" w:lineRule="auto"/>
        <w:rPr>
          <w:rFonts w:cs="CMU Bright Roman"/>
          <w:sz w:val="28"/>
          <w:szCs w:val="28"/>
          <w:lang w:val="en-GB"/>
        </w:rPr>
      </w:pPr>
    </w:p>
    <w:p w14:paraId="172279B8" w14:textId="77777777" w:rsidR="00DE2C30" w:rsidRPr="00E62999" w:rsidRDefault="00DE2C30" w:rsidP="00E62999">
      <w:pPr>
        <w:spacing w:line="360" w:lineRule="auto"/>
        <w:rPr>
          <w:rFonts w:cs="CMU Bright Roman"/>
          <w:sz w:val="28"/>
          <w:szCs w:val="28"/>
          <w:lang w:val="en-GB"/>
        </w:rPr>
      </w:pPr>
    </w:p>
    <w:p w14:paraId="05003276" w14:textId="2D2ADD52" w:rsidR="002201A4" w:rsidRDefault="002201A4" w:rsidP="002201A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B602B">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 xml:space="preserve">   Sequence Classification with Pre-Trained Language Models</w:t>
      </w:r>
    </w:p>
    <w:p w14:paraId="30AB2BF1" w14:textId="73D86748" w:rsidR="004A3CFC" w:rsidRPr="004A3CFC" w:rsidRDefault="004A3CFC" w:rsidP="004A3CFC"/>
    <w:p w14:paraId="3AD1A053" w14:textId="17006E6B" w:rsidR="003C47DF" w:rsidRDefault="003C47DF" w:rsidP="00791E3F">
      <w:pPr>
        <w:rPr>
          <w:rFonts w:ascii="Palatino" w:hAnsi="Palatino"/>
        </w:rPr>
      </w:pPr>
    </w:p>
    <w:p w14:paraId="0698AAC8" w14:textId="29DC7F11" w:rsidR="003C47DF" w:rsidRDefault="003C47DF" w:rsidP="00791E3F">
      <w:pPr>
        <w:rPr>
          <w:rFonts w:ascii="Palatino" w:hAnsi="Palatino"/>
        </w:rPr>
      </w:pPr>
    </w:p>
    <w:p w14:paraId="0B0382CD" w14:textId="20BD9ADC" w:rsidR="003C47DF" w:rsidRDefault="003C47DF" w:rsidP="00791E3F">
      <w:pPr>
        <w:rPr>
          <w:rFonts w:ascii="Palatino" w:hAnsi="Palatino"/>
        </w:rPr>
      </w:pPr>
    </w:p>
    <w:p w14:paraId="24EAC017" w14:textId="5CD807D9" w:rsidR="003C47DF" w:rsidRDefault="003C47DF" w:rsidP="00791E3F">
      <w:pPr>
        <w:rPr>
          <w:rFonts w:ascii="Palatino" w:hAnsi="Palatino"/>
        </w:rPr>
      </w:pPr>
    </w:p>
    <w:p w14:paraId="68F7FD9F" w14:textId="5401B2F4" w:rsidR="00963788" w:rsidRDefault="00963788" w:rsidP="00791E3F">
      <w:pPr>
        <w:rPr>
          <w:rFonts w:ascii="Palatino" w:hAnsi="Palatino"/>
        </w:rPr>
        <w:sectPr w:rsidR="00963788" w:rsidSect="00963788">
          <w:headerReference w:type="even" r:id="rId16"/>
          <w:headerReference w:type="default" r:id="rId17"/>
          <w:pgSz w:w="11906" w:h="16838"/>
          <w:pgMar w:top="1440" w:right="1440" w:bottom="1134" w:left="1440" w:header="1020" w:footer="709" w:gutter="0"/>
          <w:pgNumType w:chapSep="period"/>
          <w:cols w:space="708"/>
          <w:docGrid w:linePitch="360"/>
        </w:sectPr>
      </w:pPr>
    </w:p>
    <w:p w14:paraId="69FB0D84" w14:textId="5F4281C1"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6C79C9AE" w:rsidR="00E567C1" w:rsidRPr="00270244" w:rsidRDefault="00270244" w:rsidP="00284C4B">
      <w:pPr>
        <w:spacing w:line="360" w:lineRule="auto"/>
        <w:rPr>
          <w:sz w:val="28"/>
          <w:szCs w:val="28"/>
          <w:lang w:val="en-GB"/>
        </w:rPr>
      </w:pPr>
      <w:r>
        <w:rPr>
          <w:sz w:val="28"/>
          <w:szCs w:val="28"/>
          <w:lang w:val="en-GB"/>
        </w:rPr>
        <w:t>This section will detail the creation of the financial sentiment analyser Fin-</w:t>
      </w:r>
      <w:proofErr w:type="spellStart"/>
      <w:r>
        <w:rPr>
          <w:sz w:val="28"/>
          <w:szCs w:val="28"/>
          <w:lang w:val="en-GB"/>
        </w:rPr>
        <w:t>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54CFE662"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w:t>
      </w:r>
      <w:proofErr w:type="spellStart"/>
      <w:r>
        <w:rPr>
          <w:rFonts w:ascii="Garamond" w:hAnsi="Garamond" w:cs="Times New Roman"/>
          <w:b/>
          <w:bCs/>
          <w:color w:val="000000" w:themeColor="text1"/>
          <w:sz w:val="32"/>
          <w:szCs w:val="32"/>
        </w:rPr>
        <w:t>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28BBAC2"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This subsection details the full implementation of the Fin-</w:t>
      </w:r>
      <w:proofErr w:type="spellStart"/>
      <w:r>
        <w:rPr>
          <w:rFonts w:cs="CMU Bright Roman"/>
          <w:color w:val="000000" w:themeColor="text1"/>
          <w:sz w:val="28"/>
          <w:szCs w:val="28"/>
          <w:lang w:val="en-GB"/>
        </w:rPr>
        <w:t>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05762A2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What is Fin-</w:t>
      </w:r>
      <w:proofErr w:type="spellStart"/>
      <w:r w:rsidRPr="006E79F9">
        <w:rPr>
          <w:rFonts w:cs="CMU Bright Roman"/>
          <w:color w:val="000000" w:themeColor="text1"/>
          <w:sz w:val="28"/>
          <w:szCs w:val="28"/>
          <w:lang w:val="en-GB"/>
        </w:rPr>
        <w:t>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 such as </w:t>
      </w:r>
      <w:proofErr w:type="spellStart"/>
      <w:r w:rsidRPr="006E79F9">
        <w:rPr>
          <w:rFonts w:cs="CMU Bright Roman"/>
          <w:color w:val="000000" w:themeColor="text1"/>
          <w:sz w:val="28"/>
          <w:szCs w:val="28"/>
          <w:lang w:val="en-GB"/>
        </w:rPr>
        <w:t>ULMFit</w:t>
      </w:r>
      <w:proofErr w:type="spellEnd"/>
      <w:r>
        <w:rPr>
          <w:rFonts w:cs="CMU Bright Roman"/>
          <w:color w:val="000000" w:themeColor="text1"/>
          <w:sz w:val="28"/>
          <w:szCs w:val="28"/>
          <w:lang w:val="en-GB"/>
        </w:rPr>
        <w:t xml:space="preserve"> and </w:t>
      </w:r>
      <w:proofErr w:type="spellStart"/>
      <w:r w:rsidRPr="006E79F9">
        <w:rPr>
          <w:rFonts w:cs="CMU Bright Roman"/>
          <w:color w:val="000000" w:themeColor="text1"/>
          <w:sz w:val="28"/>
          <w:szCs w:val="28"/>
          <w:lang w:val="en-GB"/>
        </w:rPr>
        <w:t>ELMo</w:t>
      </w:r>
      <w:proofErr w:type="spellEnd"/>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5DD2A033"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How does Fin-</w:t>
      </w:r>
      <w:proofErr w:type="spellStart"/>
      <w:r>
        <w:rPr>
          <w:rFonts w:cs="CMU Bright Roman"/>
          <w:color w:val="000000" w:themeColor="text1"/>
          <w:sz w:val="28"/>
          <w:szCs w:val="28"/>
          <w:lang w:val="en-GB"/>
        </w:rPr>
        <w:t>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62BB378F"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What is the performance improvement of Fin-</w:t>
      </w:r>
      <w:proofErr w:type="spellStart"/>
      <w:r>
        <w:rPr>
          <w:rFonts w:cs="CMU Bright Roman"/>
          <w:color w:val="000000" w:themeColor="text1"/>
          <w:sz w:val="28"/>
          <w:szCs w:val="28"/>
          <w:lang w:val="en-GB"/>
        </w:rPr>
        <w:t>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4960DFF7"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Pr>
          <w:rFonts w:ascii="Garamond" w:hAnsi="Garamond" w:cs="Times New Roman"/>
          <w:b/>
          <w:bCs/>
          <w:color w:val="000000" w:themeColor="text1"/>
          <w:sz w:val="32"/>
          <w:szCs w:val="32"/>
        </w:rPr>
        <w:t>.1</w:t>
      </w:r>
      <w:r w:rsidR="00E20B38"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369430A2"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as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as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Default="00B97231" w:rsidP="00B97231">
            <w:pPr>
              <w:spacing w:line="360" w:lineRule="auto"/>
              <w:jc w:val="center"/>
              <w:rPr>
                <w:rFonts w:cs="CMU Bright Roman"/>
                <w:color w:val="000000" w:themeColor="text1"/>
                <w:sz w:val="28"/>
                <w:szCs w:val="28"/>
                <w:lang w:val="en-GB"/>
              </w:rPr>
            </w:pPr>
            <w:r>
              <w:rPr>
                <w:rFonts w:cs="CMU Bright Roman"/>
                <w:color w:val="000000" w:themeColor="text1"/>
                <w:sz w:val="28"/>
                <w:szCs w:val="28"/>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Default="00B97231" w:rsidP="00B97231">
            <w:pPr>
              <w:spacing w:line="360" w:lineRule="auto"/>
              <w:jc w:val="center"/>
              <w:rPr>
                <w:rFonts w:cs="CMU Bright Roman"/>
                <w:color w:val="000000" w:themeColor="text1"/>
                <w:sz w:val="28"/>
                <w:szCs w:val="28"/>
                <w:lang w:val="en-GB"/>
              </w:rPr>
            </w:pPr>
            <w:r>
              <w:rPr>
                <w:rFonts w:cs="CMU Bright Roman"/>
                <w:color w:val="000000" w:themeColor="text1"/>
                <w:sz w:val="28"/>
                <w:szCs w:val="28"/>
                <w:lang w:val="en-GB"/>
              </w:rPr>
              <w:t xml:space="preserve">Number of </w:t>
            </w:r>
            <w:r w:rsidR="002F5F91">
              <w:rPr>
                <w:rFonts w:cs="CMU Bright Roman"/>
                <w:color w:val="000000" w:themeColor="text1"/>
                <w:sz w:val="28"/>
                <w:szCs w:val="28"/>
                <w:lang w:val="en-GB"/>
              </w:rPr>
              <w:t>S</w:t>
            </w:r>
            <w:r>
              <w:rPr>
                <w:rFonts w:cs="CMU Bright Roman"/>
                <w:color w:val="000000" w:themeColor="text1"/>
                <w:sz w:val="28"/>
                <w:szCs w:val="28"/>
                <w:lang w:val="en-GB"/>
              </w:rPr>
              <w:t xml:space="preserve">entences (% </w:t>
            </w:r>
            <w:r w:rsidR="002F5F91">
              <w:rPr>
                <w:rFonts w:cs="CMU Bright Roman"/>
                <w:color w:val="000000" w:themeColor="text1"/>
                <w:sz w:val="28"/>
                <w:szCs w:val="28"/>
                <w:lang w:val="en-GB"/>
              </w:rPr>
              <w:t>N</w:t>
            </w:r>
            <w:r>
              <w:rPr>
                <w:rFonts w:cs="CMU Bright Roman"/>
                <w:color w:val="000000" w:themeColor="text1"/>
                <w:sz w:val="28"/>
                <w:szCs w:val="28"/>
                <w:lang w:val="en-GB"/>
              </w:rPr>
              <w:t xml:space="preserve">egative, % </w:t>
            </w:r>
            <w:r w:rsidR="002F5F91">
              <w:rPr>
                <w:rFonts w:cs="CMU Bright Roman"/>
                <w:color w:val="000000" w:themeColor="text1"/>
                <w:sz w:val="28"/>
                <w:szCs w:val="28"/>
                <w:lang w:val="en-GB"/>
              </w:rPr>
              <w:t>N</w:t>
            </w:r>
            <w:r>
              <w:rPr>
                <w:rFonts w:cs="CMU Bright Roman"/>
                <w:color w:val="000000" w:themeColor="text1"/>
                <w:sz w:val="28"/>
                <w:szCs w:val="28"/>
                <w:lang w:val="en-GB"/>
              </w:rPr>
              <w:t>eutral</w:t>
            </w:r>
            <w:r w:rsidR="002F5F91">
              <w:rPr>
                <w:rFonts w:cs="CMU Bright Roman"/>
                <w:color w:val="000000" w:themeColor="text1"/>
                <w:sz w:val="28"/>
                <w:szCs w:val="28"/>
                <w:lang w:val="en-GB"/>
              </w:rPr>
              <w:t>,</w:t>
            </w:r>
            <w:r>
              <w:rPr>
                <w:rFonts w:cs="CMU Bright Roman"/>
                <w:color w:val="000000" w:themeColor="text1"/>
                <w:sz w:val="28"/>
                <w:szCs w:val="28"/>
                <w:lang w:val="en-GB"/>
              </w:rPr>
              <w:t xml:space="preserve"> % </w:t>
            </w:r>
            <w:r w:rsidR="002F5F91">
              <w:rPr>
                <w:rFonts w:cs="CMU Bright Roman"/>
                <w:color w:val="000000" w:themeColor="text1"/>
                <w:sz w:val="28"/>
                <w:szCs w:val="28"/>
                <w:lang w:val="en-GB"/>
              </w:rPr>
              <w:t>P</w:t>
            </w:r>
            <w:r>
              <w:rPr>
                <w:rFonts w:cs="CMU Bright Roman"/>
                <w:color w:val="000000" w:themeColor="text1"/>
                <w:sz w:val="28"/>
                <w:szCs w:val="28"/>
                <w:lang w:val="en-GB"/>
              </w:rPr>
              <w:t>ositive)</w:t>
            </w:r>
          </w:p>
        </w:tc>
      </w:tr>
      <w:tr w:rsidR="00B97231" w14:paraId="54B92B91" w14:textId="77777777" w:rsidTr="002F5F91">
        <w:tc>
          <w:tcPr>
            <w:tcW w:w="2268" w:type="dxa"/>
            <w:tcBorders>
              <w:top w:val="single" w:sz="8" w:space="0" w:color="000000" w:themeColor="text1"/>
              <w:left w:val="nil"/>
              <w:bottom w:val="nil"/>
              <w:right w:val="nil"/>
            </w:tcBorders>
          </w:tcPr>
          <w:p w14:paraId="2F61FCDC" w14:textId="62AB10C1" w:rsidR="00B97231" w:rsidRDefault="00B97231" w:rsidP="00B97231">
            <w:pPr>
              <w:spacing w:line="360" w:lineRule="auto"/>
              <w:jc w:val="center"/>
              <w:rPr>
                <w:rFonts w:cs="CMU Bright Roman"/>
                <w:color w:val="000000" w:themeColor="text1"/>
                <w:sz w:val="28"/>
                <w:szCs w:val="28"/>
                <w:lang w:val="en-GB"/>
              </w:rPr>
            </w:pPr>
            <w:r>
              <w:rPr>
                <w:rFonts w:cs="CMU Bright Roman"/>
                <w:color w:val="000000" w:themeColor="text1"/>
                <w:sz w:val="28"/>
                <w:szCs w:val="28"/>
                <w:lang w:val="en-GB"/>
              </w:rPr>
              <w:t>100% agreement</w:t>
            </w:r>
          </w:p>
        </w:tc>
        <w:tc>
          <w:tcPr>
            <w:tcW w:w="6748" w:type="dxa"/>
            <w:tcBorders>
              <w:top w:val="single" w:sz="8" w:space="0" w:color="000000" w:themeColor="text1"/>
              <w:left w:val="nil"/>
              <w:bottom w:val="nil"/>
              <w:right w:val="nil"/>
            </w:tcBorders>
          </w:tcPr>
          <w:p w14:paraId="5D2E4FD3" w14:textId="704499CC" w:rsidR="00B97231" w:rsidRDefault="00B97231" w:rsidP="00B97231">
            <w:pPr>
              <w:spacing w:line="360" w:lineRule="auto"/>
              <w:jc w:val="center"/>
              <w:rPr>
                <w:rFonts w:cs="CMU Bright Roman"/>
                <w:color w:val="000000" w:themeColor="text1"/>
                <w:sz w:val="28"/>
                <w:szCs w:val="28"/>
                <w:lang w:val="en-GB"/>
              </w:rPr>
            </w:pPr>
            <w:r w:rsidRPr="00B97231">
              <w:rPr>
                <w:rFonts w:cs="CMU Bright Roman"/>
                <w:color w:val="000000" w:themeColor="text1"/>
                <w:sz w:val="28"/>
                <w:szCs w:val="28"/>
                <w:lang w:val="en-GB"/>
              </w:rPr>
              <w:t>2259 (25.2, 61.4,</w:t>
            </w:r>
            <w:r>
              <w:rPr>
                <w:rFonts w:cs="CMU Bright Roman"/>
                <w:color w:val="000000" w:themeColor="text1"/>
                <w:sz w:val="28"/>
                <w:szCs w:val="28"/>
                <w:lang w:val="en-GB"/>
              </w:rPr>
              <w:t xml:space="preserve"> </w:t>
            </w:r>
            <w:r w:rsidRPr="00B97231">
              <w:rPr>
                <w:rFonts w:cs="CMU Bright Roman"/>
                <w:color w:val="000000" w:themeColor="text1"/>
                <w:sz w:val="28"/>
                <w:szCs w:val="28"/>
                <w:lang w:val="en-GB"/>
              </w:rPr>
              <w:t>13.4)</w:t>
            </w:r>
          </w:p>
        </w:tc>
      </w:tr>
      <w:tr w:rsidR="00B97231" w14:paraId="6BEBD543" w14:textId="77777777" w:rsidTr="002F5F91">
        <w:tc>
          <w:tcPr>
            <w:tcW w:w="2268" w:type="dxa"/>
            <w:tcBorders>
              <w:top w:val="nil"/>
              <w:left w:val="nil"/>
              <w:bottom w:val="nil"/>
              <w:right w:val="nil"/>
            </w:tcBorders>
          </w:tcPr>
          <w:p w14:paraId="5EC93250" w14:textId="6C6DF81C" w:rsidR="00B97231" w:rsidRDefault="00B97231" w:rsidP="00B97231">
            <w:pPr>
              <w:spacing w:line="360" w:lineRule="auto"/>
              <w:jc w:val="center"/>
              <w:rPr>
                <w:rFonts w:cs="CMU Bright Roman"/>
                <w:color w:val="000000" w:themeColor="text1"/>
                <w:sz w:val="28"/>
                <w:szCs w:val="28"/>
                <w:lang w:val="en-GB"/>
              </w:rPr>
            </w:pPr>
            <w:r>
              <w:rPr>
                <w:rFonts w:cs="CMU Bright Roman"/>
                <w:color w:val="000000" w:themeColor="text1"/>
                <w:sz w:val="28"/>
                <w:szCs w:val="28"/>
                <w:lang w:val="en-GB"/>
              </w:rPr>
              <w:t>&gt;75% agreement</w:t>
            </w:r>
          </w:p>
        </w:tc>
        <w:tc>
          <w:tcPr>
            <w:tcW w:w="6748" w:type="dxa"/>
            <w:tcBorders>
              <w:top w:val="nil"/>
              <w:left w:val="nil"/>
              <w:bottom w:val="nil"/>
              <w:right w:val="nil"/>
            </w:tcBorders>
          </w:tcPr>
          <w:p w14:paraId="679C22B1" w14:textId="51F28A1F" w:rsidR="00B97231" w:rsidRDefault="00B97231" w:rsidP="00B97231">
            <w:pPr>
              <w:spacing w:line="360" w:lineRule="auto"/>
              <w:jc w:val="center"/>
              <w:rPr>
                <w:rFonts w:cs="CMU Bright Roman"/>
                <w:color w:val="000000" w:themeColor="text1"/>
                <w:sz w:val="28"/>
                <w:szCs w:val="28"/>
                <w:lang w:val="en-GB"/>
              </w:rPr>
            </w:pPr>
            <w:r w:rsidRPr="00B97231">
              <w:rPr>
                <w:rFonts w:cs="CMU Bright Roman"/>
                <w:color w:val="000000" w:themeColor="text1"/>
                <w:sz w:val="28"/>
                <w:szCs w:val="28"/>
                <w:lang w:val="en-GB"/>
              </w:rPr>
              <w:t>3448 (25.7, 62.1,</w:t>
            </w:r>
            <w:r>
              <w:rPr>
                <w:rFonts w:cs="CMU Bright Roman"/>
                <w:color w:val="000000" w:themeColor="text1"/>
                <w:sz w:val="28"/>
                <w:szCs w:val="28"/>
                <w:lang w:val="en-GB"/>
              </w:rPr>
              <w:t xml:space="preserve"> </w:t>
            </w:r>
            <w:r w:rsidRPr="00B97231">
              <w:rPr>
                <w:rFonts w:cs="CMU Bright Roman"/>
                <w:color w:val="000000" w:themeColor="text1"/>
                <w:sz w:val="28"/>
                <w:szCs w:val="28"/>
                <w:lang w:val="en-GB"/>
              </w:rPr>
              <w:t>12.2)</w:t>
            </w:r>
          </w:p>
        </w:tc>
      </w:tr>
      <w:tr w:rsidR="00B97231" w14:paraId="60C967B4" w14:textId="77777777" w:rsidTr="002F5F91">
        <w:tc>
          <w:tcPr>
            <w:tcW w:w="2268" w:type="dxa"/>
            <w:tcBorders>
              <w:top w:val="nil"/>
              <w:left w:val="nil"/>
              <w:bottom w:val="nil"/>
              <w:right w:val="nil"/>
            </w:tcBorders>
          </w:tcPr>
          <w:p w14:paraId="516159EF" w14:textId="62104A35" w:rsidR="00B97231" w:rsidRDefault="00B97231" w:rsidP="00B97231">
            <w:pPr>
              <w:spacing w:line="360" w:lineRule="auto"/>
              <w:jc w:val="center"/>
              <w:rPr>
                <w:rFonts w:cs="CMU Bright Roman"/>
                <w:color w:val="000000" w:themeColor="text1"/>
                <w:sz w:val="28"/>
                <w:szCs w:val="28"/>
                <w:lang w:val="en-GB"/>
              </w:rPr>
            </w:pPr>
            <w:r>
              <w:rPr>
                <w:rFonts w:cs="CMU Bright Roman"/>
                <w:color w:val="000000" w:themeColor="text1"/>
                <w:sz w:val="28"/>
                <w:szCs w:val="28"/>
                <w:lang w:val="en-GB"/>
              </w:rPr>
              <w:t>&gt;66% agreement</w:t>
            </w:r>
          </w:p>
        </w:tc>
        <w:tc>
          <w:tcPr>
            <w:tcW w:w="6748" w:type="dxa"/>
            <w:tcBorders>
              <w:top w:val="nil"/>
              <w:left w:val="nil"/>
              <w:bottom w:val="nil"/>
              <w:right w:val="nil"/>
            </w:tcBorders>
          </w:tcPr>
          <w:p w14:paraId="1EC40390" w14:textId="322D1DDD" w:rsidR="00B97231" w:rsidRDefault="00B97231" w:rsidP="00B97231">
            <w:pPr>
              <w:spacing w:line="360" w:lineRule="auto"/>
              <w:jc w:val="center"/>
              <w:rPr>
                <w:rFonts w:cs="CMU Bright Roman"/>
                <w:color w:val="000000" w:themeColor="text1"/>
                <w:sz w:val="28"/>
                <w:szCs w:val="28"/>
                <w:lang w:val="en-GB"/>
              </w:rPr>
            </w:pPr>
            <w:r w:rsidRPr="00B97231">
              <w:rPr>
                <w:rFonts w:cs="CMU Bright Roman"/>
                <w:color w:val="000000" w:themeColor="text1"/>
                <w:sz w:val="28"/>
                <w:szCs w:val="28"/>
                <w:lang w:val="en-GB"/>
              </w:rPr>
              <w:t>4211 (27.7, 60.1, 12.2)</w:t>
            </w:r>
          </w:p>
        </w:tc>
      </w:tr>
      <w:tr w:rsidR="00B97231" w14:paraId="2D212DAD" w14:textId="77777777" w:rsidTr="002F5F91">
        <w:tc>
          <w:tcPr>
            <w:tcW w:w="2268" w:type="dxa"/>
            <w:tcBorders>
              <w:top w:val="nil"/>
              <w:left w:val="nil"/>
              <w:bottom w:val="single" w:sz="8" w:space="0" w:color="000000" w:themeColor="text1"/>
              <w:right w:val="nil"/>
            </w:tcBorders>
          </w:tcPr>
          <w:p w14:paraId="299C4DAB" w14:textId="7F6EDB7C" w:rsidR="00B97231" w:rsidRDefault="00B97231" w:rsidP="00B97231">
            <w:pPr>
              <w:spacing w:line="360" w:lineRule="auto"/>
              <w:jc w:val="center"/>
              <w:rPr>
                <w:rFonts w:cs="CMU Bright Roman"/>
                <w:color w:val="000000" w:themeColor="text1"/>
                <w:sz w:val="28"/>
                <w:szCs w:val="28"/>
                <w:lang w:val="en-GB"/>
              </w:rPr>
            </w:pPr>
            <w:r>
              <w:rPr>
                <w:rFonts w:cs="CMU Bright Roman"/>
                <w:color w:val="000000" w:themeColor="text1"/>
                <w:sz w:val="28"/>
                <w:szCs w:val="28"/>
                <w:lang w:val="en-GB"/>
              </w:rPr>
              <w:t>&gt;50% agreement</w:t>
            </w:r>
          </w:p>
        </w:tc>
        <w:tc>
          <w:tcPr>
            <w:tcW w:w="6748" w:type="dxa"/>
            <w:tcBorders>
              <w:top w:val="nil"/>
              <w:left w:val="nil"/>
              <w:bottom w:val="single" w:sz="8" w:space="0" w:color="000000" w:themeColor="text1"/>
              <w:right w:val="nil"/>
            </w:tcBorders>
          </w:tcPr>
          <w:p w14:paraId="6C5C5476" w14:textId="54F60138" w:rsidR="00B97231" w:rsidRDefault="00B97231" w:rsidP="00B97231">
            <w:pPr>
              <w:spacing w:line="360" w:lineRule="auto"/>
              <w:jc w:val="center"/>
              <w:rPr>
                <w:rFonts w:cs="CMU Bright Roman"/>
                <w:color w:val="000000" w:themeColor="text1"/>
                <w:sz w:val="28"/>
                <w:szCs w:val="28"/>
                <w:lang w:val="en-GB"/>
              </w:rPr>
            </w:pPr>
            <w:r w:rsidRPr="00B97231">
              <w:rPr>
                <w:rFonts w:cs="CMU Bright Roman"/>
                <w:color w:val="000000" w:themeColor="text1"/>
                <w:sz w:val="28"/>
                <w:szCs w:val="28"/>
                <w:lang w:val="en-GB"/>
              </w:rPr>
              <w:t>4840 (28.2, 59.</w:t>
            </w:r>
            <w:r w:rsidR="00E94AB2">
              <w:rPr>
                <w:rFonts w:cs="CMU Bright Roman"/>
                <w:color w:val="000000" w:themeColor="text1"/>
                <w:sz w:val="28"/>
                <w:szCs w:val="28"/>
                <w:lang w:val="en-GB"/>
              </w:rPr>
              <w:t>3</w:t>
            </w:r>
            <w:r w:rsidRPr="00B97231">
              <w:rPr>
                <w:rFonts w:cs="CMU Bright Roman"/>
                <w:color w:val="000000" w:themeColor="text1"/>
                <w:sz w:val="28"/>
                <w:szCs w:val="28"/>
                <w:lang w:val="en-GB"/>
              </w:rPr>
              <w:t>,</w:t>
            </w:r>
            <w:r>
              <w:rPr>
                <w:rFonts w:cs="CMU Bright Roman"/>
                <w:color w:val="000000" w:themeColor="text1"/>
                <w:sz w:val="28"/>
                <w:szCs w:val="28"/>
                <w:lang w:val="en-GB"/>
              </w:rPr>
              <w:t xml:space="preserve"> </w:t>
            </w:r>
            <w:r w:rsidRPr="00B97231">
              <w:rPr>
                <w:rFonts w:cs="CMU Bright Roman"/>
                <w:color w:val="000000" w:themeColor="text1"/>
                <w:sz w:val="28"/>
                <w:szCs w:val="28"/>
                <w:lang w:val="en-GB"/>
              </w:rPr>
              <w:t>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1490BF12"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7CEA2F19" w:rsidR="00BD08C1" w:rsidRDefault="005C3720" w:rsidP="00D85344">
      <w:pPr>
        <w:spacing w:line="360" w:lineRule="auto"/>
        <w:rPr>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3B6B15A7" w14:textId="162A700D" w:rsidR="00D27E31" w:rsidRDefault="00D27E31" w:rsidP="00270244">
      <w:pPr>
        <w:spacing w:line="360" w:lineRule="auto"/>
        <w:rPr>
          <w:rFonts w:ascii="Palatino" w:hAnsi="Palatino"/>
          <w:i/>
        </w:rPr>
      </w:pPr>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74E49EB6"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lastRenderedPageBreak/>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4B659566"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sz w:val="22"/>
              <w:szCs w:val="22"/>
              <w:lang w:val="en-GB"/>
            </w:rPr>
            <m:t>f1=2*</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precision*recall</m:t>
              </m:r>
            </m:num>
            <m:den>
              <m:r>
                <w:rPr>
                  <w:rFonts w:ascii="Cambria Math" w:hAnsi="Cambria Math" w:cs="CMU Bright Roman"/>
                  <w:color w:val="000000" w:themeColor="text1"/>
                  <w:sz w:val="22"/>
                  <w:szCs w:val="22"/>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r>
            <w:rPr>
              <w:rFonts w:ascii="Cambria Math" w:hAnsi="Cambria Math" w:cs="CMU Bright Roman"/>
              <w:color w:val="000000" w:themeColor="text1"/>
              <w:lang w:val="en-GB"/>
            </w:rPr>
            <m:t>=</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7BD2951C" w14:textId="13E3AEA4" w:rsidR="00270244" w:rsidRDefault="00EF771E" w:rsidP="00EF771E">
      <w:pPr>
        <w:spacing w:line="360" w:lineRule="auto"/>
        <w:rPr>
          <w:sz w:val="28"/>
          <w:szCs w:val="28"/>
          <w:lang w:val="en-GB"/>
        </w:rPr>
      </w:pPr>
      <w:r>
        <w:rPr>
          <w:sz w:val="28"/>
          <w:szCs w:val="28"/>
          <w:lang w:val="en-GB"/>
        </w:rPr>
        <w:t>The macro-averaged f1 score involves calculating the f1 score across each class: negative, neutral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Therefore, an f1 score </w:t>
      </w:r>
      <w:r w:rsidR="00F02BD2">
        <w:rPr>
          <w:sz w:val="28"/>
          <w:szCs w:val="28"/>
          <w:lang w:val="en-GB"/>
        </w:rPr>
        <w:t xml:space="preserve">that </w:t>
      </w:r>
      <w:r w:rsidR="008958B5">
        <w:rPr>
          <w:sz w:val="28"/>
          <w:szCs w:val="28"/>
          <w:lang w:val="en-GB"/>
        </w:rPr>
        <w:t>consider</w:t>
      </w:r>
      <w:r w:rsidR="00F02BD2">
        <w:rPr>
          <w:sz w:val="28"/>
          <w:szCs w:val="28"/>
          <w:lang w:val="en-GB"/>
        </w:rPr>
        <w:t>s</w:t>
      </w:r>
      <w:r w:rsidR="008958B5">
        <w:rPr>
          <w:sz w:val="28"/>
          <w:szCs w:val="28"/>
          <w:lang w:val="en-GB"/>
        </w:rPr>
        <w:t xml:space="preserve"> each class equally is preferred</w:t>
      </w:r>
      <w:r w:rsidR="00F02BD2">
        <w:rPr>
          <w:sz w:val="28"/>
          <w:szCs w:val="28"/>
          <w:lang w:val="en-GB"/>
        </w:rPr>
        <w:t xml:space="preserve"> as an evaluation metric</w:t>
      </w:r>
      <w:r w:rsidR="008958B5">
        <w:rPr>
          <w:sz w:val="28"/>
          <w:szCs w:val="28"/>
          <w:lang w:val="en-GB"/>
        </w:rPr>
        <w:t>.</w:t>
      </w:r>
      <w:r w:rsidR="00BA0B8F">
        <w:rPr>
          <w:sz w:val="28"/>
          <w:szCs w:val="28"/>
          <w:lang w:val="en-GB"/>
        </w:rPr>
        <w:t xml:space="preserve"> </w:t>
      </w:r>
      <w:r w:rsidR="00C340F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77777777" w:rsidR="004B6BF7" w:rsidRDefault="004B6BF7"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0.282</m:t>
          </m:r>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0.593</m:t>
          </m:r>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m:t>
          </m:r>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4AF79AD3" w14:textId="5295B38B"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w:t>
      </w:r>
      <w:r w:rsidR="00A22E84">
        <w:rPr>
          <w:sz w:val="28"/>
          <w:szCs w:val="28"/>
          <w:lang w:val="en-GB"/>
        </w:rPr>
        <w:t xml:space="preserve">to illustrate </w:t>
      </w:r>
      <w:proofErr w:type="gramStart"/>
      <w:r w:rsidR="00A22E84">
        <w:rPr>
          <w:sz w:val="28"/>
          <w:szCs w:val="28"/>
          <w:lang w:val="en-GB"/>
        </w:rPr>
        <w:t>this</w:t>
      </w:r>
      <w:r w:rsidR="00A22E84">
        <w:rPr>
          <w:sz w:val="28"/>
          <w:szCs w:val="28"/>
          <w:lang w:val="en-GB"/>
        </w:rPr>
        <w:t xml:space="preserve">; </w:t>
      </w:r>
      <w:r w:rsidR="00C340F5">
        <w:rPr>
          <w:sz w:val="28"/>
          <w:szCs w:val="28"/>
          <w:lang w:val="en-GB"/>
        </w:rPr>
        <w:t xml:space="preserve"> 28.2</w:t>
      </w:r>
      <w:proofErr w:type="gramEnd"/>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216B09E2" w14:textId="5E256E55" w:rsidR="00F02BD2" w:rsidRDefault="00F02BD2" w:rsidP="0002070D">
      <w:pPr>
        <w:spacing w:line="360" w:lineRule="auto"/>
        <w:rPr>
          <w:sz w:val="28"/>
          <w:szCs w:val="28"/>
          <w:lang w:val="en-GB"/>
        </w:rPr>
      </w:pP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56043EC4"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Baseline Methods</w:t>
      </w:r>
      <w:r>
        <w:rPr>
          <w:rFonts w:ascii="Garamond" w:hAnsi="Garamond" w:cs="Times New Roman"/>
          <w:b/>
          <w:bCs/>
          <w:color w:val="000000" w:themeColor="text1"/>
          <w:sz w:val="32"/>
          <w:szCs w:val="32"/>
        </w:rPr>
        <w:t xml:space="preserve"> </w:t>
      </w:r>
    </w:p>
    <w:p w14:paraId="6E5EC6A6" w14:textId="44F7C24B" w:rsidR="00B052B1" w:rsidRDefault="00B052B1" w:rsidP="00B052B1"/>
    <w:p w14:paraId="6FE597FA" w14:textId="6AD736BB" w:rsidR="00B052B1" w:rsidRDefault="00DC57B7" w:rsidP="000B3DF2">
      <w:pPr>
        <w:spacing w:line="360" w:lineRule="auto"/>
        <w:rPr>
          <w:sz w:val="28"/>
          <w:szCs w:val="28"/>
        </w:rPr>
      </w:pPr>
      <w:r>
        <w:rPr>
          <w:sz w:val="28"/>
          <w:szCs w:val="28"/>
        </w:rPr>
        <w:t>In order to adequately assess Fin-</w:t>
      </w:r>
      <w:proofErr w:type="spellStart"/>
      <w:r>
        <w:rPr>
          <w:sz w:val="28"/>
          <w:szCs w:val="28"/>
        </w:rPr>
        <w:t>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780EBFAD"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1C65D6FB" w:rsidR="00C432A5" w:rsidRPr="0084208B" w:rsidRDefault="0084208B" w:rsidP="0084208B">
      <w:pPr>
        <w:spacing w:line="360" w:lineRule="auto"/>
        <w:ind w:left="720"/>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D06A511" w14:textId="62E3C35F" w:rsidR="00033FDE" w:rsidRDefault="00CE03C7" w:rsidP="00CE03C7">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 xml:space="preserve">and </w:t>
      </w:r>
      <w:r w:rsidR="002B1681">
        <w:rPr>
          <w:sz w:val="28"/>
          <w:szCs w:val="28"/>
          <w:lang w:val="en-GB"/>
        </w:rPr>
        <w:t>an Adam</w:t>
      </w:r>
      <w:r w:rsidR="002B1681">
        <w:rPr>
          <w:sz w:val="28"/>
          <w:szCs w:val="28"/>
          <w:lang w:val="en-GB"/>
        </w:rPr>
        <w:t xml:space="preserve"> optimiser</w:t>
      </w:r>
      <w:r w:rsidR="00962A17">
        <w:rPr>
          <w:sz w:val="28"/>
          <w:szCs w:val="28"/>
          <w:lang w:val="en-GB"/>
        </w:rPr>
        <w:t>.</w:t>
      </w:r>
      <w:r w:rsidR="002B1681">
        <w:rPr>
          <w:sz w:val="28"/>
          <w:szCs w:val="28"/>
          <w:lang w:val="en-GB"/>
        </w:rPr>
        <w:t xml:space="preserve"> </w:t>
      </w:r>
      <w:r w:rsidR="002B1681">
        <w:rPr>
          <w:sz w:val="28"/>
          <w:szCs w:val="28"/>
          <w:lang w:val="en-GB"/>
        </w:rPr>
        <w:t>The early stopping requirement</w:t>
      </w:r>
      <w:r w:rsidR="002B1681">
        <w:rPr>
          <w:sz w:val="28"/>
          <w:szCs w:val="28"/>
          <w:lang w:val="en-GB"/>
        </w:rPr>
        <w:t xml:space="preserve"> is the same</w:t>
      </w:r>
      <w:r w:rsidR="002B1681">
        <w:rPr>
          <w:sz w:val="28"/>
          <w:szCs w:val="28"/>
          <w:lang w:val="en-GB"/>
        </w:rPr>
        <w:t xml:space="preserve"> as the previous two implementations</w:t>
      </w:r>
      <w:r w:rsidR="00275689">
        <w:rPr>
          <w:sz w:val="28"/>
          <w:szCs w:val="28"/>
          <w:lang w:val="en-GB"/>
        </w:rPr>
        <w:t>.</w:t>
      </w:r>
    </w:p>
    <w:p w14:paraId="569F9C6F" w14:textId="7D15FEE9" w:rsidR="00CE03C7" w:rsidRDefault="00CE03C7" w:rsidP="00CE03C7">
      <w:pPr>
        <w:spacing w:line="360" w:lineRule="auto"/>
        <w:ind w:left="720"/>
        <w:rPr>
          <w:sz w:val="28"/>
          <w:szCs w:val="28"/>
          <w:lang w:val="en-GB"/>
        </w:rPr>
      </w:pP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lastRenderedPageBreak/>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5C9F7EE9"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Implementing</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Fin-</w:t>
      </w:r>
      <w:proofErr w:type="spellStart"/>
      <w:r>
        <w:rPr>
          <w:rFonts w:ascii="Garamond" w:hAnsi="Garamond" w:cs="Times New Roman"/>
          <w:b/>
          <w:bCs/>
          <w:color w:val="000000" w:themeColor="text1"/>
          <w:sz w:val="32"/>
          <w:szCs w:val="32"/>
        </w:rPr>
        <w:t>DeBERTa</w:t>
      </w:r>
      <w:proofErr w:type="spellEnd"/>
    </w:p>
    <w:p w14:paraId="6DD49319" w14:textId="0F1C19D9" w:rsidR="003F0A29" w:rsidRDefault="003F0A29" w:rsidP="003F0A29"/>
    <w:p w14:paraId="2B13D3CA" w14:textId="0474A450" w:rsidR="00FB1C99" w:rsidRDefault="002442D1" w:rsidP="003F0A29">
      <w:pPr>
        <w:rPr>
          <w:sz w:val="28"/>
          <w:szCs w:val="28"/>
        </w:rPr>
      </w:pPr>
      <w:r>
        <w:rPr>
          <w:sz w:val="28"/>
          <w:szCs w:val="28"/>
        </w:rPr>
        <w:t xml:space="preserve">Create a table with 3 models, </w:t>
      </w:r>
      <w:proofErr w:type="spellStart"/>
      <w:r>
        <w:rPr>
          <w:sz w:val="28"/>
          <w:szCs w:val="28"/>
        </w:rPr>
        <w:t>electra</w:t>
      </w:r>
      <w:proofErr w:type="spellEnd"/>
      <w:r>
        <w:rPr>
          <w:sz w:val="28"/>
          <w:szCs w:val="28"/>
        </w:rPr>
        <w:t xml:space="preserve">, </w:t>
      </w:r>
      <w:proofErr w:type="spellStart"/>
      <w:r>
        <w:rPr>
          <w:sz w:val="28"/>
          <w:szCs w:val="28"/>
        </w:rPr>
        <w:t>deberta</w:t>
      </w:r>
      <w:proofErr w:type="spellEnd"/>
      <w:r>
        <w:rPr>
          <w:sz w:val="28"/>
          <w:szCs w:val="28"/>
        </w:rPr>
        <w:t xml:space="preserve">, Roberta. Include validation loss and </w:t>
      </w:r>
      <w:proofErr w:type="spellStart"/>
      <w:r>
        <w:rPr>
          <w:sz w:val="28"/>
          <w:szCs w:val="28"/>
        </w:rPr>
        <w:t>mnli</w:t>
      </w:r>
      <w:proofErr w:type="spellEnd"/>
      <w:r>
        <w:rPr>
          <w:sz w:val="28"/>
          <w:szCs w:val="28"/>
        </w:rPr>
        <w:t xml:space="preserve"> score</w:t>
      </w:r>
    </w:p>
    <w:p w14:paraId="09D04764" w14:textId="77777777" w:rsidR="002442D1" w:rsidRDefault="002442D1" w:rsidP="003F0A29">
      <w:pPr>
        <w:rPr>
          <w:sz w:val="28"/>
          <w:szCs w:val="28"/>
        </w:rPr>
      </w:pPr>
    </w:p>
    <w:p w14:paraId="10D6FD50" w14:textId="2FDC4A00" w:rsidR="007D25B1" w:rsidRDefault="007D25B1" w:rsidP="003F0A29">
      <w:pPr>
        <w:rPr>
          <w:sz w:val="28"/>
          <w:szCs w:val="28"/>
        </w:rPr>
      </w:pPr>
      <w:r>
        <w:rPr>
          <w:sz w:val="28"/>
          <w:szCs w:val="28"/>
        </w:rPr>
        <w:t xml:space="preserve">Run practice runs with them across 10 fold cross </w:t>
      </w:r>
      <w:proofErr w:type="spellStart"/>
      <w:r>
        <w:rPr>
          <w:sz w:val="28"/>
          <w:szCs w:val="28"/>
        </w:rPr>
        <w:t>val</w:t>
      </w:r>
      <w:proofErr w:type="spellEnd"/>
      <w:r w:rsidR="002442D1">
        <w:rPr>
          <w:sz w:val="28"/>
          <w:szCs w:val="28"/>
        </w:rPr>
        <w:t xml:space="preserve"> </w:t>
      </w:r>
      <w:r>
        <w:rPr>
          <w:sz w:val="28"/>
          <w:szCs w:val="28"/>
        </w:rPr>
        <w:t>Show and plot the results</w:t>
      </w:r>
    </w:p>
    <w:p w14:paraId="310FC163" w14:textId="447ABD98" w:rsidR="002442D1" w:rsidRDefault="002442D1" w:rsidP="003F0A29">
      <w:pPr>
        <w:rPr>
          <w:sz w:val="28"/>
          <w:szCs w:val="28"/>
        </w:rPr>
      </w:pPr>
    </w:p>
    <w:p w14:paraId="33C846C3" w14:textId="3C734232" w:rsidR="002442D1" w:rsidRDefault="002442D1" w:rsidP="003F0A29">
      <w:pPr>
        <w:rPr>
          <w:sz w:val="28"/>
          <w:szCs w:val="28"/>
        </w:rPr>
      </w:pPr>
      <w:r>
        <w:rPr>
          <w:sz w:val="28"/>
          <w:szCs w:val="28"/>
        </w:rPr>
        <w:t xml:space="preserve">Choose </w:t>
      </w:r>
      <w:proofErr w:type="spellStart"/>
      <w:r>
        <w:rPr>
          <w:sz w:val="28"/>
          <w:szCs w:val="28"/>
        </w:rPr>
        <w:t>deberta</w:t>
      </w:r>
      <w:proofErr w:type="spellEnd"/>
      <w:r>
        <w:rPr>
          <w:sz w:val="28"/>
          <w:szCs w:val="28"/>
        </w:rPr>
        <w:t xml:space="preserve">, use the </w:t>
      </w:r>
      <w:proofErr w:type="spellStart"/>
      <w:r>
        <w:rPr>
          <w:sz w:val="28"/>
          <w:szCs w:val="28"/>
        </w:rPr>
        <w:t>mnli</w:t>
      </w:r>
      <w:proofErr w:type="spellEnd"/>
      <w:r>
        <w:rPr>
          <w:sz w:val="28"/>
          <w:szCs w:val="28"/>
        </w:rPr>
        <w:t xml:space="preserve"> version as well and compare results.</w:t>
      </w:r>
    </w:p>
    <w:p w14:paraId="2CBF402C" w14:textId="400DA0D1" w:rsidR="00385FF0" w:rsidRDefault="00385FF0" w:rsidP="003F0A29">
      <w:pPr>
        <w:rPr>
          <w:sz w:val="28"/>
          <w:szCs w:val="28"/>
        </w:rPr>
      </w:pPr>
    </w:p>
    <w:p w14:paraId="65DF3AAE" w14:textId="782B46D4" w:rsidR="00385FF0" w:rsidRDefault="00385FF0" w:rsidP="003F0A29">
      <w:pPr>
        <w:rPr>
          <w:sz w:val="28"/>
          <w:szCs w:val="28"/>
        </w:rPr>
      </w:pPr>
      <w:r>
        <w:rPr>
          <w:sz w:val="28"/>
          <w:szCs w:val="28"/>
        </w:rPr>
        <w:t>Bayesian optimisation</w:t>
      </w:r>
    </w:p>
    <w:p w14:paraId="2F493D7C" w14:textId="27C88B4D" w:rsidR="00385FF0" w:rsidRDefault="00385FF0" w:rsidP="003F0A29">
      <w:pPr>
        <w:rPr>
          <w:sz w:val="28"/>
          <w:szCs w:val="28"/>
        </w:rPr>
      </w:pPr>
    </w:p>
    <w:p w14:paraId="5394C6DD" w14:textId="2C1D418E" w:rsidR="00385FF0" w:rsidRDefault="00385FF0" w:rsidP="003F0A29">
      <w:pPr>
        <w:rPr>
          <w:sz w:val="28"/>
          <w:szCs w:val="28"/>
        </w:rPr>
      </w:pPr>
      <w:r>
        <w:rPr>
          <w:sz w:val="28"/>
          <w:szCs w:val="28"/>
        </w:rPr>
        <w:t>Report all results in a nice table</w:t>
      </w:r>
    </w:p>
    <w:p w14:paraId="4DBC526E" w14:textId="4CB31F6D" w:rsidR="007D25B1" w:rsidRDefault="007D25B1" w:rsidP="003F0A29">
      <w:pPr>
        <w:rPr>
          <w:sz w:val="28"/>
          <w:szCs w:val="28"/>
        </w:rPr>
      </w:pPr>
    </w:p>
    <w:p w14:paraId="0EC96DCB" w14:textId="77777777" w:rsidR="007D25B1" w:rsidRDefault="007D25B1" w:rsidP="003F0A29">
      <w:pPr>
        <w:rPr>
          <w:sz w:val="28"/>
          <w:szCs w:val="28"/>
        </w:rPr>
      </w:pPr>
    </w:p>
    <w:p w14:paraId="441865BC" w14:textId="5DCA0AF9" w:rsidR="003F0A29" w:rsidRPr="003F0A29" w:rsidRDefault="003F0A29" w:rsidP="003F0A29">
      <w:pPr>
        <w:rPr>
          <w:sz w:val="28"/>
          <w:szCs w:val="28"/>
        </w:rPr>
      </w:pPr>
      <w:r>
        <w:rPr>
          <w:sz w:val="28"/>
          <w:szCs w:val="28"/>
        </w:rPr>
        <w:t xml:space="preserve">The </w:t>
      </w:r>
      <w:proofErr w:type="spellStart"/>
      <w:r>
        <w:rPr>
          <w:sz w:val="28"/>
          <w:szCs w:val="28"/>
        </w:rPr>
        <w:t>DeBERTa</w:t>
      </w:r>
      <w:proofErr w:type="spellEnd"/>
      <w:r>
        <w:rPr>
          <w:sz w:val="28"/>
          <w:szCs w:val="28"/>
        </w:rPr>
        <w:t>-base-</w:t>
      </w:r>
      <w:proofErr w:type="spellStart"/>
      <w:r>
        <w:rPr>
          <w:sz w:val="28"/>
          <w:szCs w:val="28"/>
        </w:rPr>
        <w:t>mnli</w:t>
      </w:r>
      <w:proofErr w:type="spellEnd"/>
      <w:r>
        <w:rPr>
          <w:sz w:val="28"/>
          <w:szCs w:val="28"/>
        </w:rPr>
        <w:t xml:space="preserve"> </w:t>
      </w:r>
    </w:p>
    <w:p w14:paraId="01258BA8" w14:textId="77777777" w:rsidR="003F0A29" w:rsidRDefault="003F0A29" w:rsidP="003F0A29">
      <w:pPr>
        <w:spacing w:line="360" w:lineRule="auto"/>
        <w:rPr>
          <w:sz w:val="28"/>
          <w:szCs w:val="28"/>
          <w:lang w:val="en-GB"/>
        </w:rPr>
      </w:pPr>
    </w:p>
    <w:p w14:paraId="14639146" w14:textId="77777777" w:rsidR="00CE03C7" w:rsidRDefault="00CE03C7" w:rsidP="00CE03C7">
      <w:pPr>
        <w:spacing w:line="360" w:lineRule="auto"/>
        <w:ind w:left="720"/>
        <w:rPr>
          <w:sz w:val="28"/>
          <w:szCs w:val="28"/>
          <w:lang w:val="en-GB"/>
        </w:rPr>
      </w:pPr>
    </w:p>
    <w:p w14:paraId="6CEAB3CF" w14:textId="17FB5EA8" w:rsidR="00E94AB2" w:rsidRPr="0002070D" w:rsidRDefault="0002070D" w:rsidP="0002070D">
      <w:pPr>
        <w:spacing w:line="360" w:lineRule="auto"/>
        <w:rPr>
          <w:sz w:val="28"/>
          <w:szCs w:val="28"/>
          <w:lang w:val="en-GB"/>
        </w:rPr>
      </w:pPr>
      <w:r>
        <w:rPr>
          <w:sz w:val="28"/>
          <w:szCs w:val="28"/>
          <w:lang w:val="en-GB"/>
        </w:rPr>
        <w:t xml:space="preserve"> </w:t>
      </w:r>
    </w:p>
    <w:p w14:paraId="45F7E996" w14:textId="77777777" w:rsidR="0002070D" w:rsidRDefault="0002070D" w:rsidP="00270244">
      <w:pPr>
        <w:rPr>
          <w:lang w:val="en-GB"/>
        </w:rPr>
      </w:pPr>
    </w:p>
    <w:p w14:paraId="4DC13792" w14:textId="77777777" w:rsidR="00F02BD2" w:rsidRDefault="00F02BD2" w:rsidP="004D1527">
      <w:pPr>
        <w:pStyle w:val="Heading2"/>
        <w:rPr>
          <w:rFonts w:ascii="Garamond" w:hAnsi="Garamond" w:cs="Times New Roman"/>
          <w:b/>
          <w:bCs/>
          <w:color w:val="000000" w:themeColor="text1"/>
          <w:sz w:val="32"/>
          <w:szCs w:val="32"/>
        </w:rPr>
      </w:pPr>
    </w:p>
    <w:p w14:paraId="01C4A69B" w14:textId="7366E73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4FC9EE56" w:rsidR="00D13829" w:rsidRDefault="00EA043E" w:rsidP="00284C4B">
      <w:pPr>
        <w:spacing w:line="360" w:lineRule="auto"/>
        <w:rPr>
          <w:sz w:val="28"/>
          <w:szCs w:val="28"/>
        </w:rPr>
      </w:pPr>
      <w:r>
        <w:rPr>
          <w:sz w:val="28"/>
          <w:szCs w:val="28"/>
        </w:rPr>
        <w:lastRenderedPageBreak/>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both general news and company specific news was captured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034168D6"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963788">
      <w:headerReference w:type="even" r:id="rId18"/>
      <w:pgSz w:w="11906" w:h="16838"/>
      <w:pgMar w:top="1440" w:right="1440" w:bottom="1134" w:left="1440" w:header="1021" w:footer="709"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B50B1E" w14:textId="77777777" w:rsidR="00DF3776" w:rsidRDefault="00DF3776" w:rsidP="00937FEC">
      <w:r>
        <w:separator/>
      </w:r>
    </w:p>
    <w:p w14:paraId="78787D33" w14:textId="77777777" w:rsidR="00DF3776" w:rsidRDefault="00DF3776"/>
    <w:p w14:paraId="4167FEBF" w14:textId="77777777" w:rsidR="00DF3776" w:rsidRDefault="00DF3776" w:rsidP="00C17414"/>
  </w:endnote>
  <w:endnote w:type="continuationSeparator" w:id="0">
    <w:p w14:paraId="412F8970" w14:textId="77777777" w:rsidR="00DF3776" w:rsidRDefault="00DF3776" w:rsidP="00937FEC">
      <w:r>
        <w:continuationSeparator/>
      </w:r>
    </w:p>
    <w:p w14:paraId="57B85997" w14:textId="77777777" w:rsidR="00DF3776" w:rsidRDefault="00DF3776"/>
    <w:p w14:paraId="5651CFC5" w14:textId="77777777" w:rsidR="00DF3776" w:rsidRDefault="00DF3776"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913D21" w:rsidRDefault="00DF3776" w:rsidP="00356F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356F97" w:rsidRDefault="00DF3776" w:rsidP="00356F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88A451" w14:textId="77777777" w:rsidR="00DF3776" w:rsidRDefault="00DF3776" w:rsidP="00937FEC">
      <w:r>
        <w:separator/>
      </w:r>
    </w:p>
    <w:p w14:paraId="471492B0" w14:textId="77777777" w:rsidR="00DF3776" w:rsidRDefault="00DF3776"/>
    <w:p w14:paraId="7B4C4CEA" w14:textId="77777777" w:rsidR="00DF3776" w:rsidRDefault="00DF3776" w:rsidP="00C17414"/>
  </w:footnote>
  <w:footnote w:type="continuationSeparator" w:id="0">
    <w:p w14:paraId="2E3DDB9B" w14:textId="77777777" w:rsidR="00DF3776" w:rsidRDefault="00DF3776" w:rsidP="00937FEC">
      <w:r>
        <w:continuationSeparator/>
      </w:r>
    </w:p>
    <w:p w14:paraId="161E9D28" w14:textId="77777777" w:rsidR="00DF3776" w:rsidRDefault="00DF3776"/>
    <w:p w14:paraId="2F7FC4D3" w14:textId="77777777" w:rsidR="00DF3776" w:rsidRDefault="00DF3776" w:rsidP="00C174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06480E" w:rsidRDefault="0006480E"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06480E" w:rsidRPr="0092763C" w:rsidRDefault="00DA79E4"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sidR="0092763C">
          <w:rPr>
            <w:rStyle w:val="PageNumber"/>
          </w:rPr>
          <w:t xml:space="preserve"> </w:t>
        </w:r>
        <w:r w:rsidR="0092763C">
          <w:rPr>
            <w:rStyle w:val="PageNumber"/>
          </w:rPr>
          <w:tab/>
        </w:r>
        <w:r w:rsidR="0092763C">
          <w:rPr>
            <w:rStyle w:val="PageNumber"/>
          </w:rPr>
          <w:tab/>
          <w:t>Chapter 1.  Introduction</w:t>
        </w:r>
      </w:p>
    </w:sdtContent>
  </w:sdt>
  <w:p w14:paraId="6A576DAC" w14:textId="0D8A4CD8" w:rsidR="0006480E" w:rsidRPr="00E079C6" w:rsidRDefault="008E7BDD"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DA79E4">
      <w:rPr>
        <w:color w:val="000000" w:themeColor="text1"/>
      </w:rPr>
      <w:tab/>
    </w:r>
    <w:r w:rsidR="00DA79E4">
      <w:rPr>
        <w:color w:val="000000" w:themeColor="text1"/>
      </w:rPr>
      <w:tab/>
    </w:r>
    <w:r w:rsidR="00DA79E4">
      <w:rPr>
        <w:color w:val="000000" w:themeColor="text1"/>
      </w:rPr>
      <w:tab/>
    </w:r>
    <w:r w:rsidR="00DA79E4">
      <w:rPr>
        <w:color w:val="000000" w:themeColor="text1"/>
      </w:rPr>
      <w:tab/>
    </w:r>
    <w:r w:rsidR="00DA79E4">
      <w:rPr>
        <w:color w:val="000000" w:themeColor="text1"/>
      </w:rPr>
      <w:tab/>
      <w:t xml:space="preserve">        </w:t>
    </w:r>
    <w:r w:rsidR="00C879E4">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92763C" w:rsidRPr="00E079C6" w:rsidRDefault="0092763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E5187F" w:rsidRDefault="00E5187F" w:rsidP="00DA79E4">
    <w:pPr>
      <w:pStyle w:val="Header"/>
      <w:framePr w:wrap="none" w:vAnchor="text" w:hAnchor="margin" w:y="1"/>
      <w:rPr>
        <w:rStyle w:val="PageNumber"/>
      </w:rPr>
    </w:pPr>
    <w:r w:rsidRPr="007D6912">
      <w:rPr>
        <w:rStyle w:val="PageNumber"/>
        <w:sz w:val="28"/>
        <w:szCs w:val="28"/>
      </w:rPr>
      <w:t>Chapter 1.  Introduction</w:t>
    </w:r>
    <w:r>
      <w:rPr>
        <w:rStyle w:val="PageNumber"/>
      </w:rPr>
      <w:t xml:space="preserve"> </w:t>
    </w:r>
    <w:r>
      <w:rPr>
        <w:rStyle w:val="PageNumber"/>
      </w:rPr>
      <w:tab/>
    </w:r>
    <w:r>
      <w:rPr>
        <w:rStyle w:val="PageNumber"/>
      </w:rPr>
      <w:tab/>
    </w:r>
    <w:sdt>
      <w:sdtPr>
        <w:rPr>
          <w:rStyle w:val="PageNumber"/>
        </w:rPr>
        <w:id w:val="-124301621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3EF441BC" w14:textId="77777777" w:rsidR="00E5187F" w:rsidRDefault="00DF3776" w:rsidP="0006480E">
    <w:pPr>
      <w:pStyle w:val="Header"/>
      <w:ind w:firstLine="360"/>
    </w:pPr>
    <w:r>
      <w:rPr>
        <w:noProof/>
      </w:rPr>
      <w:pict w14:anchorId="3B8A96EC">
        <v:rect id="_x0000_s2053"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92763C" w:rsidRPr="007D6912" w:rsidRDefault="0092763C"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92763C" w:rsidRDefault="00DF3776" w:rsidP="0092763C">
    <w:pPr>
      <w:pStyle w:val="Header"/>
      <w:tabs>
        <w:tab w:val="clear" w:pos="4513"/>
        <w:tab w:val="clear" w:pos="9026"/>
        <w:tab w:val="left" w:pos="2560"/>
      </w:tabs>
      <w:ind w:firstLine="360"/>
      <w:rPr>
        <w:color w:val="000000" w:themeColor="text1"/>
      </w:rPr>
    </w:pPr>
    <w:r>
      <w:rPr>
        <w:noProof/>
      </w:rPr>
      <w:pict w14:anchorId="3FE0D0AF">
        <v:rect id="_x0000_s2052"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92763C" w:rsidRPr="00E079C6" w:rsidRDefault="0092763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BEB07" w14:textId="3D110284" w:rsidR="005B632D" w:rsidRPr="00963788" w:rsidRDefault="005B632D" w:rsidP="00DA79E4">
    <w:pPr>
      <w:pStyle w:val="Header"/>
      <w:framePr w:wrap="none" w:vAnchor="text" w:hAnchor="margin" w:y="1"/>
      <w:rPr>
        <w:rStyle w:val="PageNumber"/>
      </w:rPr>
    </w:pPr>
    <w:r w:rsidRPr="00963788">
      <w:rPr>
        <w:rStyle w:val="PageNumber"/>
        <w:sz w:val="28"/>
        <w:szCs w:val="28"/>
      </w:rPr>
      <w:t xml:space="preserve">Chapter </w:t>
    </w:r>
    <w:r w:rsidR="00963788" w:rsidRPr="00963788">
      <w:rPr>
        <w:rStyle w:val="PageNumber"/>
        <w:sz w:val="28"/>
        <w:szCs w:val="28"/>
      </w:rPr>
      <w:t>3</w:t>
    </w:r>
    <w:r w:rsidRPr="00963788">
      <w:rPr>
        <w:rStyle w:val="PageNumber"/>
        <w:sz w:val="28"/>
        <w:szCs w:val="28"/>
      </w:rPr>
      <w:t xml:space="preserve">.  </w:t>
    </w:r>
    <w:r w:rsidR="00963788" w:rsidRPr="00963788">
      <w:rPr>
        <w:rStyle w:val="PageNumber"/>
        <w:sz w:val="28"/>
        <w:szCs w:val="28"/>
      </w:rPr>
      <w:t>Implementation</w:t>
    </w:r>
    <w:r w:rsidRPr="00963788">
      <w:rPr>
        <w:rStyle w:val="PageNumber"/>
      </w:rPr>
      <w:tab/>
    </w:r>
    <w:r w:rsidRPr="00963788">
      <w:rPr>
        <w:rStyle w:val="PageNumber"/>
      </w:rPr>
      <w:tab/>
    </w:r>
    <w:sdt>
      <w:sdtPr>
        <w:rPr>
          <w:rStyle w:val="PageNumber"/>
        </w:rPr>
        <w:id w:val="900252388"/>
        <w:docPartObj>
          <w:docPartGallery w:val="Page Numbers (Top of Page)"/>
          <w:docPartUnique/>
        </w:docPartObj>
      </w:sdtPr>
      <w:sdtEndPr>
        <w:rPr>
          <w:rStyle w:val="PageNumber"/>
        </w:rPr>
      </w:sdtEndPr>
      <w:sdtContent>
        <w:r w:rsidRPr="00963788">
          <w:rPr>
            <w:rStyle w:val="PageNumber"/>
          </w:rPr>
          <w:fldChar w:fldCharType="begin"/>
        </w:r>
        <w:r w:rsidRPr="00963788">
          <w:rPr>
            <w:rStyle w:val="PageNumber"/>
          </w:rPr>
          <w:instrText xml:space="preserve"> PAGE </w:instrText>
        </w:r>
        <w:r w:rsidRPr="00963788">
          <w:rPr>
            <w:rStyle w:val="PageNumber"/>
          </w:rPr>
          <w:fldChar w:fldCharType="separate"/>
        </w:r>
        <w:r w:rsidRPr="00963788">
          <w:rPr>
            <w:rStyle w:val="PageNumber"/>
            <w:noProof/>
          </w:rPr>
          <w:t>ii</w:t>
        </w:r>
        <w:r w:rsidRPr="00963788">
          <w:rPr>
            <w:rStyle w:val="PageNumber"/>
          </w:rPr>
          <w:fldChar w:fldCharType="end"/>
        </w:r>
      </w:sdtContent>
    </w:sdt>
  </w:p>
  <w:p w14:paraId="32941115" w14:textId="77777777" w:rsidR="005B632D" w:rsidRPr="00963788" w:rsidRDefault="00DF3776" w:rsidP="0006480E">
    <w:pPr>
      <w:pStyle w:val="Header"/>
      <w:ind w:firstLine="360"/>
      <w:rPr>
        <w:sz w:val="22"/>
        <w:szCs w:val="22"/>
      </w:rPr>
    </w:pPr>
    <w:r>
      <w:rPr>
        <w:noProof/>
      </w:rPr>
      <w:pict w14:anchorId="75602C8B">
        <v:rect id="_x0000_s2051" alt="" style="position:absolute;left:0;text-align:left;margin-left:.15pt;margin-top:16.2pt;width:451.3pt;height:.1pt;z-index:251666432;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474D418B" w:rsidR="004A3CFC" w:rsidRPr="007D6912" w:rsidRDefault="004A3CFC"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sidR="00816F22">
          <w:rPr>
            <w:rStyle w:val="PageNumber"/>
            <w:sz w:val="28"/>
            <w:szCs w:val="28"/>
          </w:rPr>
          <w:t>3</w:t>
        </w:r>
        <w:r w:rsidRPr="007D6912">
          <w:rPr>
            <w:rStyle w:val="PageNumber"/>
            <w:sz w:val="28"/>
            <w:szCs w:val="28"/>
          </w:rPr>
          <w:t xml:space="preserve">.  </w:t>
        </w:r>
        <w:r w:rsidR="00816F22">
          <w:rPr>
            <w:rStyle w:val="PageNumber"/>
            <w:sz w:val="28"/>
            <w:szCs w:val="28"/>
          </w:rPr>
          <w:t>Implementation</w:t>
        </w:r>
      </w:p>
    </w:sdtContent>
  </w:sdt>
  <w:p w14:paraId="22BB7365" w14:textId="77777777" w:rsidR="004A3CFC" w:rsidRDefault="00DF3776" w:rsidP="0092763C">
    <w:pPr>
      <w:pStyle w:val="Header"/>
      <w:tabs>
        <w:tab w:val="clear" w:pos="4513"/>
        <w:tab w:val="clear" w:pos="9026"/>
        <w:tab w:val="left" w:pos="2560"/>
      </w:tabs>
      <w:ind w:firstLine="360"/>
      <w:rPr>
        <w:color w:val="000000" w:themeColor="text1"/>
      </w:rPr>
    </w:pPr>
    <w:r>
      <w:rPr>
        <w:noProof/>
      </w:rPr>
      <w:pict w14:anchorId="0E8C2F54">
        <v:rect id="_x0000_s2050"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4A3CFC" w:rsidRPr="00E079C6" w:rsidRDefault="004A3CF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963788" w:rsidRDefault="00963788" w:rsidP="00DA79E4">
    <w:pPr>
      <w:pStyle w:val="Header"/>
      <w:framePr w:wrap="none" w:vAnchor="text" w:hAnchor="margin" w:y="1"/>
      <w:rPr>
        <w:rStyle w:val="PageNumber"/>
      </w:rPr>
    </w:pPr>
    <w:r w:rsidRPr="007D6912">
      <w:rPr>
        <w:rStyle w:val="PageNumber"/>
        <w:sz w:val="28"/>
        <w:szCs w:val="28"/>
      </w:rPr>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r>
      <w:rPr>
        <w:rStyle w:val="PageNumber"/>
      </w:rPr>
      <w:tab/>
    </w:r>
    <w:r>
      <w:rPr>
        <w:rStyle w:val="PageNumber"/>
      </w:rPr>
      <w:tab/>
    </w:r>
    <w:sdt>
      <w:sdtPr>
        <w:rPr>
          <w:rStyle w:val="PageNumber"/>
        </w:rPr>
        <w:id w:val="1525520717"/>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2C1243FC" w14:textId="77777777" w:rsidR="00963788" w:rsidRDefault="00DF3776" w:rsidP="0006480E">
    <w:pPr>
      <w:pStyle w:val="Header"/>
      <w:ind w:firstLine="360"/>
    </w:pPr>
    <w:r>
      <w:rPr>
        <w:noProof/>
      </w:rPr>
      <w:pict w14:anchorId="53C6DC68">
        <v:rect id="_x0000_s2049"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2070D"/>
    <w:rsid w:val="000300CC"/>
    <w:rsid w:val="00033FDE"/>
    <w:rsid w:val="0006480E"/>
    <w:rsid w:val="00084043"/>
    <w:rsid w:val="00097EAE"/>
    <w:rsid w:val="000B3DF2"/>
    <w:rsid w:val="0016580C"/>
    <w:rsid w:val="00166FB9"/>
    <w:rsid w:val="0017015B"/>
    <w:rsid w:val="001B1B91"/>
    <w:rsid w:val="001B602B"/>
    <w:rsid w:val="001B603E"/>
    <w:rsid w:val="001C50CF"/>
    <w:rsid w:val="001D3ED6"/>
    <w:rsid w:val="00203075"/>
    <w:rsid w:val="0020414E"/>
    <w:rsid w:val="002201A4"/>
    <w:rsid w:val="002442D1"/>
    <w:rsid w:val="00263C18"/>
    <w:rsid w:val="00270244"/>
    <w:rsid w:val="00275689"/>
    <w:rsid w:val="00284C4B"/>
    <w:rsid w:val="002A180F"/>
    <w:rsid w:val="002B1681"/>
    <w:rsid w:val="002B4A98"/>
    <w:rsid w:val="002F2D6E"/>
    <w:rsid w:val="002F37AD"/>
    <w:rsid w:val="002F5F91"/>
    <w:rsid w:val="00310D30"/>
    <w:rsid w:val="003317D4"/>
    <w:rsid w:val="0036076D"/>
    <w:rsid w:val="00385FF0"/>
    <w:rsid w:val="003919D5"/>
    <w:rsid w:val="003A2BBE"/>
    <w:rsid w:val="003B1EE4"/>
    <w:rsid w:val="003B68B0"/>
    <w:rsid w:val="003C47DF"/>
    <w:rsid w:val="003F0A29"/>
    <w:rsid w:val="00462CD7"/>
    <w:rsid w:val="00464EF8"/>
    <w:rsid w:val="0048216E"/>
    <w:rsid w:val="004A3CFC"/>
    <w:rsid w:val="004B6BF7"/>
    <w:rsid w:val="004D135A"/>
    <w:rsid w:val="004D1527"/>
    <w:rsid w:val="004E08CE"/>
    <w:rsid w:val="004E69FF"/>
    <w:rsid w:val="004F7EAB"/>
    <w:rsid w:val="00532A15"/>
    <w:rsid w:val="00536299"/>
    <w:rsid w:val="005B632D"/>
    <w:rsid w:val="005B6449"/>
    <w:rsid w:val="005C3720"/>
    <w:rsid w:val="005D20FD"/>
    <w:rsid w:val="005F23DB"/>
    <w:rsid w:val="00623A24"/>
    <w:rsid w:val="006503FE"/>
    <w:rsid w:val="006E0F7E"/>
    <w:rsid w:val="006E79F9"/>
    <w:rsid w:val="006F0D96"/>
    <w:rsid w:val="00743FB3"/>
    <w:rsid w:val="00744F42"/>
    <w:rsid w:val="00754C53"/>
    <w:rsid w:val="00754E8C"/>
    <w:rsid w:val="00791E3F"/>
    <w:rsid w:val="00794A33"/>
    <w:rsid w:val="007A0329"/>
    <w:rsid w:val="007D25B1"/>
    <w:rsid w:val="007D6912"/>
    <w:rsid w:val="00805CFE"/>
    <w:rsid w:val="00816F22"/>
    <w:rsid w:val="00836800"/>
    <w:rsid w:val="0084208B"/>
    <w:rsid w:val="00867214"/>
    <w:rsid w:val="008958B5"/>
    <w:rsid w:val="008B3C48"/>
    <w:rsid w:val="008C5C53"/>
    <w:rsid w:val="008E7BDD"/>
    <w:rsid w:val="008F196B"/>
    <w:rsid w:val="008F1F32"/>
    <w:rsid w:val="00925E12"/>
    <w:rsid w:val="0092763C"/>
    <w:rsid w:val="00937FEC"/>
    <w:rsid w:val="00962A17"/>
    <w:rsid w:val="00963788"/>
    <w:rsid w:val="009656EE"/>
    <w:rsid w:val="00993039"/>
    <w:rsid w:val="009F1093"/>
    <w:rsid w:val="00A02E69"/>
    <w:rsid w:val="00A15543"/>
    <w:rsid w:val="00A22E84"/>
    <w:rsid w:val="00AC4A88"/>
    <w:rsid w:val="00AC4FA9"/>
    <w:rsid w:val="00AE5556"/>
    <w:rsid w:val="00B052B1"/>
    <w:rsid w:val="00B05CF5"/>
    <w:rsid w:val="00B334BD"/>
    <w:rsid w:val="00B522D2"/>
    <w:rsid w:val="00B97231"/>
    <w:rsid w:val="00BA0B8F"/>
    <w:rsid w:val="00BC79AC"/>
    <w:rsid w:val="00BD08C1"/>
    <w:rsid w:val="00BD58A9"/>
    <w:rsid w:val="00BF29EA"/>
    <w:rsid w:val="00C076F1"/>
    <w:rsid w:val="00C1123E"/>
    <w:rsid w:val="00C17414"/>
    <w:rsid w:val="00C340F5"/>
    <w:rsid w:val="00C37AA8"/>
    <w:rsid w:val="00C41142"/>
    <w:rsid w:val="00C432A5"/>
    <w:rsid w:val="00C53B50"/>
    <w:rsid w:val="00C800D3"/>
    <w:rsid w:val="00C8700E"/>
    <w:rsid w:val="00C879E4"/>
    <w:rsid w:val="00C933F7"/>
    <w:rsid w:val="00CE03C7"/>
    <w:rsid w:val="00D13829"/>
    <w:rsid w:val="00D27E31"/>
    <w:rsid w:val="00D31EBD"/>
    <w:rsid w:val="00D32B6F"/>
    <w:rsid w:val="00D50B88"/>
    <w:rsid w:val="00D522FC"/>
    <w:rsid w:val="00D76838"/>
    <w:rsid w:val="00D77A91"/>
    <w:rsid w:val="00D85344"/>
    <w:rsid w:val="00DA79E4"/>
    <w:rsid w:val="00DB71DB"/>
    <w:rsid w:val="00DC1423"/>
    <w:rsid w:val="00DC57B7"/>
    <w:rsid w:val="00DE271A"/>
    <w:rsid w:val="00DE2C30"/>
    <w:rsid w:val="00DF3776"/>
    <w:rsid w:val="00E079C6"/>
    <w:rsid w:val="00E20B38"/>
    <w:rsid w:val="00E5187F"/>
    <w:rsid w:val="00E567C1"/>
    <w:rsid w:val="00E62999"/>
    <w:rsid w:val="00E94AB2"/>
    <w:rsid w:val="00EA043E"/>
    <w:rsid w:val="00EB10C3"/>
    <w:rsid w:val="00EF771E"/>
    <w:rsid w:val="00F02BD2"/>
    <w:rsid w:val="00F17389"/>
    <w:rsid w:val="00F42C52"/>
    <w:rsid w:val="00F563C2"/>
    <w:rsid w:val="00F564E1"/>
    <w:rsid w:val="00F83632"/>
    <w:rsid w:val="00F9722F"/>
    <w:rsid w:val="00FA1964"/>
    <w:rsid w:val="00FB1C99"/>
    <w:rsid w:val="00FD02B1"/>
    <w:rsid w:val="00FE2E3E"/>
    <w:rsid w:val="00FF017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8.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17</Pages>
  <Words>4251</Words>
  <Characters>23342</Characters>
  <Application>Microsoft Office Word</Application>
  <DocSecurity>0</DocSecurity>
  <Lines>972</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80</cp:revision>
  <cp:lastPrinted>2021-04-13T03:25:00Z</cp:lastPrinted>
  <dcterms:created xsi:type="dcterms:W3CDTF">2021-04-13T03:25:00Z</dcterms:created>
  <dcterms:modified xsi:type="dcterms:W3CDTF">2021-04-21T16:51:00Z</dcterms:modified>
</cp:coreProperties>
</file>